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commentRangeStart w:id="38"/>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8"/>
      <w:r w:rsidR="008C592A">
        <w:rPr>
          <w:rStyle w:val="ad"/>
        </w:rPr>
        <w:commentReference w:id="38"/>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commentRangeStart w:id="40"/>
      <w:r w:rsidR="004C2F32">
        <w:rPr>
          <w:rFonts w:hint="eastAsia"/>
        </w:rPr>
        <w:t>8</w:t>
      </w:r>
      <w:r w:rsidR="004C2F32">
        <w:rPr>
          <w:rFonts w:hint="eastAsia"/>
        </w:rPr>
        <w:t>至</w:t>
      </w:r>
      <w:r w:rsidR="004C2F32">
        <w:rPr>
          <w:rFonts w:hint="eastAsia"/>
        </w:rPr>
        <w:t>10</w:t>
      </w:r>
      <w:r w:rsidR="004C2F32">
        <w:rPr>
          <w:rFonts w:hint="eastAsia"/>
        </w:rPr>
        <w:t>年</w:t>
      </w:r>
      <w:commentRangeEnd w:id="40"/>
      <w:r w:rsidR="0016474B">
        <w:rPr>
          <w:rStyle w:val="ad"/>
        </w:rPr>
        <w:commentReference w:id="40"/>
      </w:r>
      <w:r w:rsidR="004C2F32">
        <w:rPr>
          <w:rFonts w:hint="eastAsia"/>
        </w:rPr>
        <w:t>。</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和之前一样。</w:t>
      </w:r>
    </w:p>
    <w:p w14:paraId="2285A69E" w14:textId="5860EEF3" w:rsidR="009350E7" w:rsidRDefault="006936B0" w:rsidP="007B4DA4">
      <w:pPr>
        <w:ind w:firstLine="420"/>
      </w:pPr>
      <w:r>
        <w:rPr>
          <w:rFonts w:hint="eastAsia"/>
        </w:rPr>
        <w:t>此处，我们定义：转向。</w:t>
      </w:r>
    </w:p>
    <w:p w14:paraId="19BBB852" w14:textId="12BBE441" w:rsidR="00EA730F" w:rsidRDefault="00EA730F" w:rsidP="007B4DA4">
      <w:pPr>
        <w:ind w:firstLine="420"/>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图还有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分类做一些微小调整</w:t>
      </w:r>
      <w:r w:rsidR="00440DD6">
        <w:rPr>
          <w:rFonts w:hint="eastAsia"/>
        </w:rPr>
        <w:t>。</w:t>
      </w:r>
    </w:p>
    <w:p w14:paraId="4D305B7E" w14:textId="0FA26C69"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转向率</w:t>
      </w:r>
    </w:p>
    <w:p w14:paraId="6525C133" w14:textId="4BBE5460" w:rsidR="00116BFD" w:rsidRPr="00116BFD" w:rsidRDefault="00E86FDB" w:rsidP="004751F3">
      <w:pPr>
        <w:ind w:firstLineChars="200" w:firstLine="480"/>
        <w:rPr>
          <w:rFonts w:hint="eastAsia"/>
        </w:rPr>
      </w:pPr>
      <w:r>
        <w:rPr>
          <w:rFonts w:hint="eastAsia"/>
        </w:rPr>
        <w:t>下图是第一次以主要贡献者发文年份在</w:t>
      </w:r>
      <w:r>
        <w:rPr>
          <w:rFonts w:hint="eastAsia"/>
        </w:rPr>
        <w:t>1998</w:t>
      </w:r>
      <w:r>
        <w:rPr>
          <w:rFonts w:hint="eastAsia"/>
        </w:rPr>
        <w:t>年至</w:t>
      </w:r>
      <w:r>
        <w:rPr>
          <w:rFonts w:hint="eastAsia"/>
        </w:rPr>
        <w:t>2002</w:t>
      </w:r>
      <w:r>
        <w:rPr>
          <w:rFonts w:hint="eastAsia"/>
        </w:rPr>
        <w:t>年</w:t>
      </w:r>
      <w:r w:rsidR="005D62D7">
        <w:rPr>
          <w:rFonts w:hint="eastAsia"/>
        </w:rPr>
        <w:t>职业生涯长度为</w:t>
      </w:r>
      <w:r w:rsidR="00455103">
        <w:rPr>
          <w:rFonts w:hint="eastAsia"/>
        </w:rPr>
        <w:t>6</w:t>
      </w:r>
      <w:r w:rsidR="005D62D7">
        <w:rPr>
          <w:rFonts w:hint="eastAsia"/>
        </w:rPr>
        <w:t>年</w:t>
      </w:r>
      <w:r w:rsidR="00455103">
        <w:rPr>
          <w:rFonts w:hint="eastAsia"/>
        </w:rPr>
        <w:t>及以上</w:t>
      </w:r>
      <w:r w:rsidR="005D62D7">
        <w:rPr>
          <w:rFonts w:hint="eastAsia"/>
        </w:rPr>
        <w:t>的研究者的研究方向转换率。</w:t>
      </w:r>
      <w:r w:rsidR="004147AD">
        <w:rPr>
          <w:rFonts w:hint="eastAsia"/>
        </w:rPr>
        <w:t>仅考虑第一作者的情况，发现有</w:t>
      </w:r>
      <w:r w:rsidR="004147AD">
        <w:rPr>
          <w:rFonts w:hint="eastAsia"/>
        </w:rPr>
        <w:t>60%</w:t>
      </w:r>
      <w:r w:rsidR="004147AD">
        <w:rPr>
          <w:rFonts w:hint="eastAsia"/>
        </w:rPr>
        <w:t>的研究者从未转向。</w:t>
      </w:r>
      <w:r w:rsidR="00EB1207">
        <w:rPr>
          <w:rFonts w:hint="eastAsia"/>
        </w:rPr>
        <w:t>40%</w:t>
      </w:r>
      <w:r w:rsidR="00EB1207">
        <w:rPr>
          <w:rFonts w:hint="eastAsia"/>
        </w:rPr>
        <w:t>的研究者发生过转向，转向的人一般会选择早转向。</w:t>
      </w:r>
      <w:r w:rsidR="00DC220D">
        <w:rPr>
          <w:rFonts w:hint="eastAsia"/>
        </w:rPr>
        <w:t>长期不转向的人后期也很难转向。</w:t>
      </w:r>
    </w:p>
    <w:p w14:paraId="2A18F53C" w14:textId="46ABA3F6" w:rsidR="00275DB6" w:rsidRDefault="000670A5" w:rsidP="003C7296">
      <w:r>
        <w:rPr>
          <w:noProof/>
        </w:rPr>
        <w:drawing>
          <wp:inline distT="0" distB="0" distL="0" distR="0" wp14:anchorId="05D3C2E1" wp14:editId="3FB88790">
            <wp:extent cx="5274310" cy="362585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1BDEA29" w14:textId="0BC75B10" w:rsidR="0011708B" w:rsidRDefault="0011708B" w:rsidP="006A727F">
      <w:pPr>
        <w:ind w:firstLineChars="200" w:firstLine="480"/>
        <w:rPr>
          <w:rFonts w:hint="eastAsia"/>
        </w:rPr>
      </w:pPr>
      <w:r>
        <w:rPr>
          <w:rFonts w:hint="eastAsia"/>
        </w:rPr>
        <w:t>下图缩小了样本，仅仅观察</w:t>
      </w:r>
      <w:r w:rsidR="006A727F">
        <w:rPr>
          <w:rFonts w:hint="eastAsia"/>
        </w:rPr>
        <w:t>2001</w:t>
      </w:r>
      <w:r w:rsidR="006A727F">
        <w:rPr>
          <w:rFonts w:hint="eastAsia"/>
        </w:rPr>
        <w:t>年开始发文，且职业生涯为</w:t>
      </w:r>
      <w:r w:rsidR="006A727F">
        <w:rPr>
          <w:rFonts w:hint="eastAsia"/>
        </w:rPr>
        <w:t>6</w:t>
      </w:r>
      <w:r w:rsidR="006A727F">
        <w:rPr>
          <w:rFonts w:hint="eastAsia"/>
        </w:rPr>
        <w:t>年的研究者。情况比较相近。</w:t>
      </w:r>
    </w:p>
    <w:p w14:paraId="45E986A5" w14:textId="5C24FD5D" w:rsidR="00D53EB6" w:rsidRDefault="00490E10" w:rsidP="00D53EB6">
      <w:r>
        <w:rPr>
          <w:noProof/>
        </w:rPr>
        <w:lastRenderedPageBreak/>
        <w:drawing>
          <wp:inline distT="0" distB="0" distL="0" distR="0" wp14:anchorId="7EB9993F" wp14:editId="59C1C24A">
            <wp:extent cx="5274310" cy="362585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1218C55C" w14:textId="11AE5693" w:rsidR="00E81D5B" w:rsidRPr="0043750B" w:rsidRDefault="00443E7B" w:rsidP="00443E7B">
      <w:pPr>
        <w:ind w:firstLineChars="200" w:firstLine="480"/>
      </w:pPr>
      <w:r>
        <w:rPr>
          <w:rFonts w:hint="eastAsia"/>
        </w:rPr>
        <w:t>下图是不控制发文年限，</w:t>
      </w:r>
      <w:r w:rsidR="003240B2">
        <w:rPr>
          <w:rFonts w:hint="eastAsia"/>
        </w:rPr>
        <w:t>以主要研究者身份发文超过</w:t>
      </w:r>
      <w:r w:rsidR="003240B2">
        <w:rPr>
          <w:rFonts w:hint="eastAsia"/>
        </w:rPr>
        <w:t>3</w:t>
      </w:r>
      <w:r w:rsidR="003240B2">
        <w:rPr>
          <w:rFonts w:hint="eastAsia"/>
        </w:rPr>
        <w:t>年的人的情况。</w:t>
      </w:r>
    </w:p>
    <w:p w14:paraId="0BE82A2F" w14:textId="21FE19EA" w:rsidR="00E27A9D" w:rsidRPr="00B04F9C" w:rsidRDefault="00A03AA0" w:rsidP="008F38F9">
      <w:pPr>
        <w:pStyle w:val="1"/>
        <w:rPr>
          <w:rFonts w:ascii="Times New Roman" w:hAnsi="Times New Roman" w:cs="Times New Roman"/>
        </w:rPr>
      </w:pPr>
      <w:bookmarkStart w:id="41"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lastRenderedPageBreak/>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 xml:space="preserve">Woiwode H, Froese A. Two hearts beating in a research centers’ chest: how </w:t>
      </w:r>
      <w:r>
        <w:lastRenderedPageBreak/>
        <w:t>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lastRenderedPageBreak/>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lastRenderedPageBreak/>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lastRenderedPageBreak/>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 xml:space="preserve">Haeussler C, Sauermann H. Division of labor in collaborative knowledge production: The role of team size and interdisciplinarity[J]. Research Policy, 2020, </w:t>
      </w:r>
      <w:r>
        <w:lastRenderedPageBreak/>
        <w:t>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3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5T15:42:00Z" w:initials="XJ">
    <w:p w14:paraId="63B0FFB9" w14:textId="6237F8A3" w:rsidR="008C592A" w:rsidRDefault="008C592A">
      <w:pPr>
        <w:pStyle w:val="ae"/>
      </w:pPr>
      <w:r>
        <w:rPr>
          <w:rStyle w:val="ad"/>
        </w:rPr>
        <w:annotationRef/>
      </w:r>
      <w:r>
        <w:rPr>
          <w:rFonts w:hint="eastAsia"/>
        </w:rPr>
        <w:t>这里不是“真实跨度”，用开始年减去停止年</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 w:id="40" w:author="Xu Jiawei" w:date="2023-05-05T15:43:00Z" w:initials="XJ">
    <w:p w14:paraId="494F0992" w14:textId="19795F98" w:rsidR="0016474B" w:rsidRDefault="0016474B">
      <w:pPr>
        <w:pStyle w:val="ae"/>
      </w:pPr>
      <w:r>
        <w:rPr>
          <w:rStyle w:val="ad"/>
        </w:rPr>
        <w:annotationRef/>
      </w:r>
      <w:r>
        <w:rPr>
          <w:rFonts w:hint="eastAsia"/>
        </w:rPr>
        <w:t>8</w:t>
      </w:r>
      <w:r>
        <w:rPr>
          <w:rFonts w:hint="eastAsia"/>
        </w:rPr>
        <w:t>至</w:t>
      </w:r>
      <w:r>
        <w:rPr>
          <w:rFonts w:hint="eastAsia"/>
        </w:rPr>
        <w:t>10</w:t>
      </w:r>
      <w:r>
        <w:rPr>
          <w:rFonts w:hint="eastAsia"/>
        </w:rPr>
        <w:t>年不是真实</w:t>
      </w:r>
      <w:r w:rsidR="00D86F24">
        <w:rPr>
          <w:rFonts w:hint="eastAsia"/>
        </w:rPr>
        <w:t>跨度</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7C567EC7" w15:done="0"/>
  <w15:commentEx w15:paraId="494F09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7FBFAA2" w16cex:dateUtc="2023-05-02T13:09:00Z"/>
  <w16cex:commentExtensible w16cex:durableId="27FFA29E" w16cex:dateUtc="2023-05-05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7C567EC7" w16cid:durableId="27FBFAA2"/>
  <w16cid:commentId w16cid:paraId="494F0992" w16cid:durableId="27FFA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6865E" w14:textId="77777777" w:rsidR="004C4BC3" w:rsidRDefault="004C4BC3" w:rsidP="00FF1F60">
      <w:r>
        <w:separator/>
      </w:r>
    </w:p>
  </w:endnote>
  <w:endnote w:type="continuationSeparator" w:id="0">
    <w:p w14:paraId="6EEE05F2" w14:textId="77777777" w:rsidR="004C4BC3" w:rsidRDefault="004C4BC3"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53BE3" w14:textId="77777777" w:rsidR="004C4BC3" w:rsidRDefault="004C4BC3" w:rsidP="00FF1F60">
      <w:r>
        <w:separator/>
      </w:r>
    </w:p>
  </w:footnote>
  <w:footnote w:type="continuationSeparator" w:id="0">
    <w:p w14:paraId="34F6FE93" w14:textId="77777777" w:rsidR="004C4BC3" w:rsidRDefault="004C4BC3"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5E8"/>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E2A"/>
    <w:rsid w:val="0016402C"/>
    <w:rsid w:val="00164165"/>
    <w:rsid w:val="00164220"/>
    <w:rsid w:val="0016471D"/>
    <w:rsid w:val="0016474B"/>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0B2"/>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CF3"/>
    <w:rsid w:val="004A4291"/>
    <w:rsid w:val="004A4B1E"/>
    <w:rsid w:val="004A4DE3"/>
    <w:rsid w:val="004A4FB8"/>
    <w:rsid w:val="004A5022"/>
    <w:rsid w:val="004A537D"/>
    <w:rsid w:val="004A56E8"/>
    <w:rsid w:val="004A5754"/>
    <w:rsid w:val="004A58D2"/>
    <w:rsid w:val="004A65F8"/>
    <w:rsid w:val="004A6B9C"/>
    <w:rsid w:val="004A73D0"/>
    <w:rsid w:val="004A7FAE"/>
    <w:rsid w:val="004B0861"/>
    <w:rsid w:val="004B0D84"/>
    <w:rsid w:val="004B108F"/>
    <w:rsid w:val="004B17E2"/>
    <w:rsid w:val="004B1ECE"/>
    <w:rsid w:val="004B2867"/>
    <w:rsid w:val="004B38FE"/>
    <w:rsid w:val="004B4225"/>
    <w:rsid w:val="004B4393"/>
    <w:rsid w:val="004B4428"/>
    <w:rsid w:val="004B4489"/>
    <w:rsid w:val="004B4577"/>
    <w:rsid w:val="004B46C6"/>
    <w:rsid w:val="004B4F7C"/>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73D7"/>
    <w:rsid w:val="005E7F23"/>
    <w:rsid w:val="005F0348"/>
    <w:rsid w:val="005F08EE"/>
    <w:rsid w:val="005F0C96"/>
    <w:rsid w:val="005F0FFC"/>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046"/>
    <w:rsid w:val="006F01CF"/>
    <w:rsid w:val="006F02DA"/>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97A"/>
    <w:rsid w:val="00862AC6"/>
    <w:rsid w:val="008632BF"/>
    <w:rsid w:val="00863427"/>
    <w:rsid w:val="0086446E"/>
    <w:rsid w:val="0086458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D86"/>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671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1</TotalTime>
  <Pages>47</Pages>
  <Words>38569</Words>
  <Characters>219845</Characters>
  <Application>Microsoft Office Word</Application>
  <DocSecurity>0</DocSecurity>
  <Lines>1832</Lines>
  <Paragraphs>515</Paragraphs>
  <ScaleCrop>false</ScaleCrop>
  <Company/>
  <LinksUpToDate>false</LinksUpToDate>
  <CharactersWithSpaces>25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3938</cp:revision>
  <dcterms:created xsi:type="dcterms:W3CDTF">2022-11-19T16:04:00Z</dcterms:created>
  <dcterms:modified xsi:type="dcterms:W3CDTF">2023-05-0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